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803BA0" w:rsidRDefault="00803BA0" w:rsidP="00803BA0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  <w:lang w:val="en-GB"/>
        </w:rPr>
      </w:pPr>
      <w:bookmarkStart w:id="0" w:name="_Toc129805268"/>
      <w:r>
        <w:rPr>
          <w:rFonts w:ascii="Times New Roman" w:hAnsi="Times New Roman" w:cs="Times New Roman"/>
          <w:b/>
          <w:bCs/>
          <w:color w:val="auto"/>
          <w:sz w:val="28"/>
          <w:szCs w:val="28"/>
          <w:lang w:val="en-GB"/>
        </w:rPr>
        <w:t>DAFTAR PUSTAKA</w:t>
      </w:r>
      <w:bookmarkEnd w:id="0"/>
    </w:p>
    <w:p w:rsidR="00803BA0" w:rsidRDefault="00803BA0" w:rsidP="00803BA0">
      <w:pPr>
        <w:rPr>
          <w:rFonts w:ascii="Times New Roman" w:hAnsi="Times New Roman" w:cs="Times New Roman"/>
          <w:lang w:val="en-GB"/>
        </w:rPr>
      </w:pP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fifudd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09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tod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sz w:val="24"/>
          <w:szCs w:val="24"/>
        </w:rPr>
        <w:t>. Bandung: CV Pustaka Setia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A.S.C, Joseph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V.Mascell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erjemah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oleh H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isbac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Yus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ir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(2010).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”The</w:t>
      </w:r>
      <w:proofErr w:type="gramEnd"/>
    </w:p>
    <w:p w:rsidR="00803BA0" w:rsidRDefault="00803BA0" w:rsidP="00803BA0">
      <w:p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Five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C’s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of Cinematography</w:t>
      </w:r>
      <w:r>
        <w:rPr>
          <w:rFonts w:ascii="Times New Roman" w:hAnsi="Times New Roman" w:cs="Times New Roman"/>
          <w:sz w:val="24"/>
          <w:szCs w:val="24"/>
          <w:lang w:val="en-GB"/>
        </w:rPr>
        <w:t>. Jakarta: Cine</w:t>
      </w:r>
    </w:p>
    <w:p w:rsidR="00803BA0" w:rsidRDefault="00803BA0" w:rsidP="00803B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skurifa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aksi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(2003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Membu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Film Indi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It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Gampang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Bandung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atarsi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yawail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erzo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R. (200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Dokumente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Dari Id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Sampa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Jakarta.FFTVIKJ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Brown, Blain. (2012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Cinematography Theory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And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Practic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ImagemakingF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Cinematographers And Directors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U.K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Denis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Fitriy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G. (200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Bekerj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Sebaga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Sutradar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Erlangg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izianto, F. (201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erapan Ritme Editing Dalam Membangun Struktur Dramatik Fil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Effendy, H. (2009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Mari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Membu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Film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Jakarta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erbi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Erlangg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Fachruddi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Andi (2012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DASAR – DASAR PRODUKSI TELEVISI: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roduk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Berit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, Feature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Lapor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Investiga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Dokumente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, Dan Teknik Editing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Jakarta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renad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roub</w:t>
      </w:r>
      <w:proofErr w:type="spellEnd"/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Fadho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Muhamad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amimy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2017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Sharing-mu Personal Branding-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mu :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Menampil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Image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Karakte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di Media Sosia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erbi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Visimedi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 Jakarta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Frost, J. B. (2009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Cinematography for Directors: A Guide for Creative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Collaboration</w:t>
      </w:r>
      <w:r>
        <w:rPr>
          <w:rFonts w:ascii="Times New Roman" w:hAnsi="Times New Roman" w:cs="Times New Roman"/>
          <w:sz w:val="24"/>
          <w:szCs w:val="24"/>
          <w:lang w:val="en-GB"/>
        </w:rPr>
        <w:t>. Studio City, California: Michael Wiese Production.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i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 (2020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) Sosial Media Marketing: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enger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Jen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, Strategi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Manfaatn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mbal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accurate.id: https://accurate.id/marketing-manajemen/sosial-media-marketingpengertian-jenis-strategi-dan-manfaatnya/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unaw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, Agnes Paulina. 2014. “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Genr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Fotograf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Diminat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Fotografe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Indonesia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”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HUMANIORA, Vol. 5, No. 2: 1234-1245.</w:t>
      </w:r>
    </w:p>
    <w:p w:rsidR="00803BA0" w:rsidRDefault="00803BA0" w:rsidP="00803B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Haroe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ew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 2014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. Personal Branding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Jakarta :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 PT Gramedia Pustaka Utama.</w:t>
      </w:r>
    </w:p>
    <w:p w:rsidR="00803BA0" w:rsidRDefault="00803BA0" w:rsidP="00803B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bookmarkStart w:id="1" w:name="_Hlk124784641"/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Harsant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P. W. (2016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Retorik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Visua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Fotograf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dala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Ikl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Koran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anisiu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bookmarkEnd w:id="1"/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Headshot London Photography. (2012, Mei 30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What is commercial photography?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</w:t>
      </w:r>
    </w:p>
    <w:p w:rsidR="00803BA0" w:rsidRDefault="00803BA0" w:rsidP="00803BA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lang w:val="en-GB"/>
        </w:rPr>
        <w:fldChar w:fldCharType="begin" w:fldLock="1"/>
      </w:r>
      <w:r>
        <w:rPr>
          <w:rFonts w:ascii="Times New Roman" w:hAnsi="Times New Roman" w:cs="Times New Roman"/>
          <w:lang w:val="en-GB"/>
        </w:rPr>
        <w:instrText xml:space="preserve">ADDIN Mendeley Bibliography CSL_BIBLIOGRAPHY </w:instrText>
      </w:r>
      <w:r>
        <w:rPr>
          <w:rFonts w:ascii="Times New Roman" w:hAnsi="Times New Roman" w:cs="Times New Roman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Huda, A. N. (201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ejarah Awal Mula Fotografi Dunia</w:t>
      </w:r>
      <w:r>
        <w:rPr>
          <w:rFonts w:ascii="Times New Roman" w:hAnsi="Times New Roman" w:cs="Times New Roman"/>
          <w:noProof/>
          <w:sz w:val="24"/>
          <w:szCs w:val="24"/>
        </w:rPr>
        <w:t>. chrome-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>extension://efaidnbmnnnibpcajpcglclefindmkaj/https://elib.unikom.ac.id/files/disk1/387/jbptunikompp-gdl-andinurulh-19328-1-1-sejar-a.pdf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Ibrahim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dy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ubandy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2011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Buda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opule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sebaga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Komunia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: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Dinamik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opscape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dan Mediascape di Indonesi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Kontemporer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Yogyakarta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Jalasutra</w:t>
      </w:r>
      <w:proofErr w:type="spellEnd"/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ndrian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R. F. (2018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Proses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Kreatif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Sutradar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Dala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embu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Film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Musik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Anak Ren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Asi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.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Ilham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rasty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, “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Defini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Fotograf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/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Lengkap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endap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ara Ahli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”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https://pelajarindo.com/definisi-fotografi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22 November 2022</w:t>
      </w:r>
    </w:p>
    <w:p w:rsidR="00803BA0" w:rsidRDefault="00803BA0" w:rsidP="00803B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Ilham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Zoebazary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2013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Kamus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Istil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Televi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dan Film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Jakarta :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 Gramedia</w:t>
      </w:r>
    </w:p>
    <w:p w:rsidR="00803BA0" w:rsidRDefault="00803BA0" w:rsidP="00803BA0">
      <w:pPr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Pustaka Utama.</w:t>
      </w:r>
    </w:p>
    <w:p w:rsidR="00803BA0" w:rsidRDefault="00803BA0" w:rsidP="00803BA0">
      <w:p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Jabar.tribunnews.com (</w:t>
      </w:r>
      <w:hyperlink r:id="rId4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https://jabar.tribunnews.com/2022/09/08/bandung-photography-triannale-gaet-fotografer-lokal-dan-internasional</w:t>
        </w:r>
      </w:hyperlink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mber 2022</w:t>
      </w:r>
    </w:p>
    <w:p w:rsidR="00803BA0" w:rsidRDefault="00803BA0" w:rsidP="00803B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Javandalast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anc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2011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5 Hari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M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Biki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Film</w:t>
      </w:r>
      <w:r>
        <w:rPr>
          <w:rFonts w:ascii="Times New Roman" w:hAnsi="Times New Roman" w:cs="Times New Roman"/>
          <w:sz w:val="24"/>
          <w:szCs w:val="24"/>
          <w:lang w:val="en-GB"/>
        </w:rPr>
        <w:t>. Jakarta: Java Pustaka Group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tik.Unpad</w:t>
      </w:r>
      <w:proofErr w:type="spellEnd"/>
      <w:r>
        <w:rPr>
          <w:rFonts w:ascii="Times New Roman" w:hAnsi="Times New Roman" w:cs="Times New Roman"/>
          <w:sz w:val="24"/>
          <w:szCs w:val="24"/>
        </w:rPr>
        <w:t>, (</w:t>
      </w:r>
      <w:hyperlink r:id="rId5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https://ketik.unpad.ac.id/posts/72/ini-hal-yang-harus-dilakukan-fotografer-menurut-dudi-sugandi-1</w:t>
        </w:r>
      </w:hyperlink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ridalaksan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Harimurt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1984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Kamus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Linguisti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Jakarta: Gramedia. 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unad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Y. (2008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Medi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embelajar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: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Suat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endek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aung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sad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ress.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ole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Lexy J. 2012. </w:t>
      </w:r>
      <w:r>
        <w:rPr>
          <w:rFonts w:ascii="Times New Roman" w:hAnsi="Times New Roman" w:cs="Times New Roman"/>
          <w:i/>
          <w:iCs/>
          <w:sz w:val="24"/>
          <w:szCs w:val="24"/>
        </w:rPr>
        <w:t>Qualitative Research Methodology</w:t>
      </w:r>
      <w:r>
        <w:rPr>
          <w:rFonts w:ascii="Times New Roman" w:hAnsi="Times New Roman" w:cs="Times New Roman"/>
          <w:sz w:val="24"/>
          <w:szCs w:val="24"/>
        </w:rPr>
        <w:t xml:space="preserve">, Bandung: </w:t>
      </w:r>
      <w:proofErr w:type="spellStart"/>
      <w:r>
        <w:rPr>
          <w:rFonts w:ascii="Times New Roman" w:hAnsi="Times New Roman" w:cs="Times New Roman"/>
          <w:sz w:val="24"/>
          <w:szCs w:val="24"/>
        </w:rPr>
        <w:t>Rem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osdakarya</w:t>
      </w:r>
      <w:proofErr w:type="spellEnd"/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ntoya, Peter. 2008. </w:t>
      </w:r>
      <w:r>
        <w:rPr>
          <w:rFonts w:ascii="Times New Roman" w:hAnsi="Times New Roman" w:cs="Times New Roman"/>
          <w:i/>
          <w:iCs/>
          <w:sz w:val="24"/>
          <w:szCs w:val="24"/>
        </w:rPr>
        <w:t>The Personal Branding Phenomenon: Realize Greater</w:t>
      </w:r>
    </w:p>
    <w:p w:rsidR="00803BA0" w:rsidRDefault="00803BA0" w:rsidP="00803BA0">
      <w:p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Influence, Explosive Income Growth and Rapid Career Advancement by Applying the Branding Technique of Michael, Martha &amp; Oprah.</w:t>
      </w:r>
      <w:r>
        <w:rPr>
          <w:rFonts w:ascii="Times New Roman" w:hAnsi="Times New Roman" w:cs="Times New Roman"/>
          <w:sz w:val="24"/>
          <w:szCs w:val="24"/>
        </w:rPr>
        <w:t xml:space="preserve"> Peter Montoya Incorporated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ntoya, Peter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Vandehe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im. (2008). </w:t>
      </w:r>
      <w:r>
        <w:rPr>
          <w:rFonts w:ascii="Times New Roman" w:hAnsi="Times New Roman" w:cs="Times New Roman"/>
          <w:i/>
          <w:iCs/>
          <w:sz w:val="24"/>
          <w:szCs w:val="24"/>
        </w:rPr>
        <w:t>The Brand Called You: Make Your</w:t>
      </w:r>
    </w:p>
    <w:p w:rsidR="00803BA0" w:rsidRDefault="00803BA0" w:rsidP="00803BA0">
      <w:p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Business Stand Out in a Crowded marketplace (paperback).</w:t>
      </w:r>
      <w:r>
        <w:rPr>
          <w:rFonts w:ascii="Times New Roman" w:hAnsi="Times New Roman" w:cs="Times New Roman"/>
          <w:sz w:val="24"/>
          <w:szCs w:val="24"/>
        </w:rPr>
        <w:t xml:space="preserve"> United States of America: McGraw-Hill.</w:t>
      </w:r>
    </w:p>
    <w:p w:rsidR="00803BA0" w:rsidRDefault="00803BA0" w:rsidP="00803B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Naratam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(2014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Menjad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Sutradar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Televis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Jakarta: PT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rasindo</w:t>
      </w:r>
      <w:proofErr w:type="spellEnd"/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Nichols, Bill, (2001). “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Dictionary of Film Terms</w:t>
      </w:r>
      <w:r>
        <w:rPr>
          <w:rFonts w:ascii="Times New Roman" w:hAnsi="Times New Roman" w:cs="Times New Roman"/>
          <w:sz w:val="24"/>
          <w:szCs w:val="24"/>
          <w:lang w:val="en-GB"/>
        </w:rPr>
        <w:t>”, New York: An Imprint of Simon &amp; Schuster Mac-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ill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803BA0" w:rsidRDefault="00803BA0" w:rsidP="00803B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ratis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Himaw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End"/>
      <w:r>
        <w:rPr>
          <w:rFonts w:ascii="Times New Roman" w:hAnsi="Times New Roman" w:cs="Times New Roman"/>
          <w:sz w:val="24"/>
          <w:szCs w:val="24"/>
        </w:rPr>
        <w:t>2008)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film</w:t>
      </w:r>
      <w:r>
        <w:rPr>
          <w:rFonts w:ascii="Times New Roman" w:hAnsi="Times New Roman" w:cs="Times New Roman"/>
          <w:sz w:val="24"/>
          <w:szCs w:val="24"/>
        </w:rPr>
        <w:t xml:space="preserve">. Homerian Pustaka, Yogyakarta. 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Rahmawat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A.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Harmant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B., &amp;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ndriastut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N. R. (2018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The Use of Vlogging to Improve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The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Students Speaking Skill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Universitas Muhammadiyah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onorog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2(1), 87–95. 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Rampersad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, Hubert K. (2009)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. Authentic personal branding: a new blueprint for building and aligning a powerful leadership brand</w:t>
      </w:r>
      <w:r>
        <w:rPr>
          <w:rFonts w:ascii="Times New Roman" w:hAnsi="Times New Roman" w:cs="Times New Roman"/>
          <w:sz w:val="24"/>
          <w:szCs w:val="24"/>
          <w:lang w:val="en-GB"/>
        </w:rPr>
        <w:t>. United States of America. Information Age Publishing Inc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becca Britt. Sutton, Z. (2013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stopper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nswers – What is Commercial Photography?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hyperlink r:id="rId6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http://fstoppers.com/fstoppers-answers-what-iscommercial-photography</w:t>
        </w:r>
      </w:hyperlink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Riskit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, Amelia (</w:t>
      </w:r>
      <w:hyperlink r:id="rId7" w:history="1">
        <w:r>
          <w:rPr>
            <w:rStyle w:val="Hyperlink"/>
            <w:rFonts w:ascii="Times New Roman" w:hAnsi="Times New Roman" w:cs="Times New Roman"/>
            <w:sz w:val="24"/>
            <w:szCs w:val="24"/>
            <w:lang w:val="en-GB"/>
          </w:rPr>
          <w:t>https://store.sirclo.com/blog/jenis-jenis-branding-membangun-bisnis/</w:t>
        </w:r>
      </w:hyperlink>
      <w:r>
        <w:rPr>
          <w:rFonts w:ascii="Times New Roman" w:hAnsi="Times New Roman" w:cs="Times New Roman"/>
          <w:sz w:val="24"/>
          <w:szCs w:val="24"/>
          <w:lang w:val="en-GB"/>
        </w:rPr>
        <w:t xml:space="preserve"> )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3 November 2022</w:t>
      </w:r>
    </w:p>
    <w:p w:rsidR="00803BA0" w:rsidRDefault="00803BA0" w:rsidP="00803B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Riyant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Y. (2010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Metod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Pendidikan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Surabaya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erbi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SIC.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anutr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Alim. (2018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FILM DOKUMENTER EXPOSITORY WAKAF CAHAYA DEPARTEMENT SUTRADARA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Universitas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asundan</w:t>
      </w:r>
      <w:proofErr w:type="spellEnd"/>
    </w:p>
    <w:p w:rsidR="00803BA0" w:rsidRDefault="00803BA0" w:rsidP="00803B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udarm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I. K. (2014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Fotograf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Yogyakarta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rah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lmu</w:t>
      </w:r>
      <w:proofErr w:type="spellEnd"/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4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Pendidik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uantitatif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>, dan R&amp;D.</w:t>
      </w:r>
      <w:r>
        <w:rPr>
          <w:rFonts w:ascii="Times New Roman" w:hAnsi="Times New Roman" w:cs="Times New Roman"/>
          <w:sz w:val="24"/>
          <w:szCs w:val="24"/>
        </w:rPr>
        <w:t xml:space="preserve"> Bandung: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beta</w:t>
      </w:r>
      <w:proofErr w:type="spellEnd"/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anzi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Chandra., &amp;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riefiansy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Rhino. (2010)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Gampang-Gampan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Susah</w:t>
      </w:r>
      <w:r>
        <w:rPr>
          <w:rFonts w:ascii="Times New Roman" w:hAnsi="Times New Roman" w:cs="Times New Roman"/>
          <w:sz w:val="24"/>
          <w:szCs w:val="24"/>
          <w:lang w:val="en-GB"/>
        </w:rPr>
        <w:t>. Jakarta, Pusat: IN-DOCS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xt-id.123dok. (</w:t>
      </w:r>
      <w:hyperlink r:id="rId8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https://text-id.123dok.com/document/4yr210woz-deskripsi-mengenai-dudi-sugandi-redaktur-foto-hu-pikiran-rakyat-deskripsi-mengenai-galih-sedayu-pegiat-fotografi-air.html</w:t>
        </w:r>
      </w:hyperlink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5 November 2022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Timothy P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O’Brien.(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2007)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The Power of Personal branding, Creating Celebrity Status With Your Target Audienc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NJ :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dham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ublishing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ibisono, </w:t>
      </w:r>
      <w:proofErr w:type="spellStart"/>
      <w:r>
        <w:rPr>
          <w:rFonts w:ascii="Times New Roman" w:hAnsi="Times New Roman" w:cs="Times New Roman"/>
          <w:sz w:val="24"/>
          <w:szCs w:val="24"/>
        </w:rPr>
        <w:t>Ary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phie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iartan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jar </w:t>
      </w:r>
      <w:proofErr w:type="spellStart"/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Fotograf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n Pratik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idoarj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Indom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staka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Wibowo, Panji, &amp;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ndart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Toto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(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2017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Modu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enyutradara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mentr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endidikan dan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budaya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usat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film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t>Widoyok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Ek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Putro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(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2014). </w:t>
      </w:r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Teknik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enyusun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Instrum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GB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Yogyakarta: Pustaka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lajar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803BA0" w:rsidRDefault="00803BA0" w:rsidP="00803BA0">
      <w:pPr>
        <w:spacing w:line="36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03BA0" w:rsidRDefault="00803BA0" w:rsidP="00803BA0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:rsidR="00A66E27" w:rsidRDefault="00A66E27"/>
    <w:sectPr w:rsidR="00A66E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664E3"/>
    <w:rsid w:val="00803BA0"/>
    <w:rsid w:val="008664E3"/>
    <w:rsid w:val="00A66E27"/>
    <w:rsid w:val="00DB02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42D88C"/>
  <w15:chartTrackingRefBased/>
  <w15:docId w15:val="{D9C597F3-C8F1-45E0-BC2E-AD4067A083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664E3"/>
    <w:pPr>
      <w:spacing w:after="120" w:line="264" w:lineRule="auto"/>
    </w:pPr>
    <w:rPr>
      <w:rFonts w:eastAsiaTheme="minorEastAsia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0252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B025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semiHidden/>
    <w:unhideWhenUsed/>
    <w:rsid w:val="00803BA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5749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72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0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ext-id.123dok.com/document/4yr210woz-deskripsi-mengenai-dudi-sugandi-redaktur-foto-hu-pikiran-rakyat-deskripsi-mengenai-galih-sedayu-pegiat-fotografi-air.html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store.sirclo.com/blog/jenis-jenis-branding-membangun-bisnis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fstoppers.com/fstoppers-answers-what-iscommercial-photography" TargetMode="External"/><Relationship Id="rId5" Type="http://schemas.openxmlformats.org/officeDocument/2006/relationships/hyperlink" Target="https://ketik.unpad.ac.id/posts/72/ini-hal-yang-harus-dilakukan-fotografer-menurut-dudi-sugandi-1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jabar.tribunnews.com/2022/09/08/bandung-photography-triannale-gaet-fotografer-lokal-dan-internasional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25</Words>
  <Characters>5279</Characters>
  <Application>Microsoft Office Word</Application>
  <DocSecurity>0</DocSecurity>
  <Lines>43</Lines>
  <Paragraphs>12</Paragraphs>
  <ScaleCrop>false</ScaleCrop>
  <Company/>
  <LinksUpToDate>false</LinksUpToDate>
  <CharactersWithSpaces>6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</cp:revision>
  <dcterms:created xsi:type="dcterms:W3CDTF">2023-04-06T04:53:00Z</dcterms:created>
  <dcterms:modified xsi:type="dcterms:W3CDTF">2023-04-06T04:53:00Z</dcterms:modified>
</cp:coreProperties>
</file>